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A2A03" w:rsidRDefault="002A2A03"/>
    <w:p w:rsidR="002A2A03" w:rsidRDefault="002A2A03" w:rsidP="001A0A79">
      <w:pPr>
        <w:ind w:firstLine="0"/>
      </w:pPr>
    </w:p>
    <w:p w:rsidR="002A2A03" w:rsidRDefault="002A2A03"/>
    <w:p w:rsidR="002A2A03" w:rsidRDefault="002A2A03"/>
    <w:p w:rsidR="002A2A03" w:rsidRDefault="002A2A03"/>
    <w:p w:rsidR="002A2A03" w:rsidRDefault="00CF44D3">
      <w:pPr>
        <w:jc w:val="center"/>
      </w:pPr>
      <w:r>
        <w:t xml:space="preserve">Title </w:t>
      </w:r>
    </w:p>
    <w:p w:rsidR="002A2A03" w:rsidRDefault="00CF44D3">
      <w:pPr>
        <w:jc w:val="center"/>
      </w:pPr>
      <w:r>
        <w:t xml:space="preserve">Name </w:t>
      </w:r>
    </w:p>
    <w:p w:rsidR="002A2A03" w:rsidRDefault="00CF44D3">
      <w:pPr>
        <w:jc w:val="center"/>
      </w:pPr>
      <w:r>
        <w:t xml:space="preserve">Institution </w:t>
      </w:r>
    </w:p>
    <w:p w:rsidR="006E000A" w:rsidRPr="008248C2" w:rsidRDefault="00CF44D3" w:rsidP="006E000A">
      <w:pPr>
        <w:ind w:firstLine="0"/>
        <w:jc w:val="center"/>
        <w:rPr>
          <w:b/>
        </w:rPr>
      </w:pPr>
      <w:r>
        <w:br w:type="page"/>
      </w:r>
      <w:r w:rsidRPr="008248C2">
        <w:rPr>
          <w:b/>
        </w:rPr>
        <w:lastRenderedPageBreak/>
        <w:t>Discussion</w:t>
      </w:r>
    </w:p>
    <w:p w:rsidR="006E000A" w:rsidRDefault="00CF44D3" w:rsidP="001B5422">
      <w:r>
        <w:t xml:space="preserve">Nonverbal communication occurs without the need for words when people try to communicate with each other. </w:t>
      </w:r>
      <w:r w:rsidR="00447767">
        <w:t xml:space="preserve">This is a type of communication that involves body language and another environmental </w:t>
      </w:r>
      <w:r w:rsidR="00AB400E">
        <w:t>context.</w:t>
      </w:r>
      <w:r w:rsidR="002930D1">
        <w:t xml:space="preserve"> As the culture from country to country varies therefore study suggests that nonverbal communication also varies which helps to pass information from one</w:t>
      </w:r>
      <w:r w:rsidR="00AA0487">
        <w:t xml:space="preserve"> person to another. There are many types of nonverbal communication like eye contact, touch, gesture, posture and facial expressions.</w:t>
      </w:r>
      <w:r w:rsidR="00AB400E">
        <w:t xml:space="preserve">Eye contact is a great way of nonverbal communication. Who makes the eye contact and how long does it last vary greatly in </w:t>
      </w:r>
      <w:r w:rsidR="002546ED">
        <w:t xml:space="preserve">meaning </w:t>
      </w:r>
      <w:r w:rsidR="00CC5E57">
        <w:fldChar w:fldCharType="begin"/>
      </w:r>
      <w:r w:rsidR="002546ED">
        <w:instrText xml:space="preserve"> ADDIN ZOTERO_ITEM CSL_CITATION {"citationID":"KdCUAPbP","properties":{"formattedCitation":"(\\uc0\\u8220{}7 Cultural Differences in Nonverbal Communication,\\uc0\\u8221{} 2017)","plainCitation":"(“7 Cultural Differences in Nonverbal Communication,” 2017)","noteIndex":0},"citationItems":[{"id":647,"uris":["http://zotero.org/users/local/4C6u8dIT/items/8Z4AVLLS"],"uri":["http://zotero.org/users/local/4C6u8dIT/items/8Z4AVLLS"],"itemData":{"id":647,"type":"webpage","title":"7 Cultural Differences in Nonverbal Communication","container-title":"Point Park University Online","abstract":"Cultural differences in nonverbal communication take many forms, including touch, posture, and more. Explore how their meanings differ between countries!","URL":"https://online.pointpark.edu/business/cultural-differences-in-nonverbal-communication/","language":"en-US","issued":{"date-parts":[["2017",3,28]]},"accessed":{"date-parts":[["2019",2,8]]}}}],"schema":"https://github.com/citation-style-language/schema/raw/master/csl-citation.json"} </w:instrText>
      </w:r>
      <w:r w:rsidR="00CC5E57">
        <w:fldChar w:fldCharType="separate"/>
      </w:r>
      <w:r w:rsidR="002546ED" w:rsidRPr="002546ED">
        <w:t>(“7 Cultural Differences in Nonverbal Communication,” 2017)</w:t>
      </w:r>
      <w:r w:rsidR="00CC5E57">
        <w:fldChar w:fldCharType="end"/>
      </w:r>
      <w:r w:rsidR="00AB400E">
        <w:t xml:space="preserve"> For example, in Asian countries when eye contact is avoided that means that person is </w:t>
      </w:r>
      <w:r w:rsidR="00C85378">
        <w:t>respectable. While</w:t>
      </w:r>
      <w:r w:rsidR="00F64AD9">
        <w:t xml:space="preserve"> in North America Eye contact means equality among all the citizens of the country. Touch is another great way of nonverbal communication. In the United </w:t>
      </w:r>
      <w:r w:rsidR="00C85378">
        <w:t>States</w:t>
      </w:r>
      <w:r w:rsidR="00F64AD9">
        <w:t xml:space="preserve"> of America </w:t>
      </w:r>
      <w:r w:rsidR="00C85378">
        <w:t>using a firm handshake means a</w:t>
      </w:r>
      <w:r w:rsidR="009D2263">
        <w:t>n appropriate way of greeting</w:t>
      </w:r>
      <w:r w:rsidR="00C85378">
        <w:t xml:space="preserve"> a stranger. While in France it is common to kiss someone on the cheeks while greeting. </w:t>
      </w:r>
      <w:r w:rsidR="00AE2550">
        <w:t xml:space="preserve">In the case of facial expression, winking is the most common. In Latin America, for example, it is </w:t>
      </w:r>
      <w:r w:rsidR="009D2263">
        <w:t xml:space="preserve">considered </w:t>
      </w:r>
      <w:r w:rsidR="00AE2550">
        <w:t xml:space="preserve">to be romantic while for Chinese this is a very rude form of nonverbal communication. </w:t>
      </w:r>
      <w:r w:rsidR="00AA0487">
        <w:t>As nonverbal communication varies greatly among cultures, therefore, there are chances that people unintentionally offend each other</w:t>
      </w:r>
      <w:r w:rsidR="00CC5E57">
        <w:fldChar w:fldCharType="begin"/>
      </w:r>
      <w:r w:rsidR="002546ED">
        <w:instrText xml:space="preserve"> ADDIN ZOTERO_ITEM CSL_CITATION {"citationID":"TSpDfgzq","properties":{"formattedCitation":"(\\uc0\\u8220{}Non-verbal Communication in Different Cultures,\\uc0\\u8221{} 2018)","plainCitation":"(“Non-verbal Communication in Different Cultures,” 2018)","noteIndex":0},"citationItems":[{"id":649,"uris":["http://zotero.org/users/local/4C6u8dIT/items/SW4DXR6F"],"uri":["http://zotero.org/users/local/4C6u8dIT/items/SW4DXR6F"],"itemData":{"id":649,"type":"post-weblog","title":"Non-verbal Communication in Different Cultures","container-title":"Businesstopia","abstract":"Non-verbal communication is communication that occurs without words which is continuous. It is body language and environmental context involved in any communication. It is not what is said with words but how it is said and expressed. There are many types of non-verbal communications like eye contact, hand movements, facial expressions, touch, gestures, etc. Non-verbal …","URL":"https://www.businesstopia.net/communication/non-verbal-communication-different-cultures","language":"en-US","issued":{"date-parts":[["2018",1,6]]},"accessed":{"date-parts":[["2019",2,8]]}}}],"schema":"https://github.com/citation-style-language/schema/raw/master/csl-citation.json"} </w:instrText>
      </w:r>
      <w:r w:rsidR="00CC5E57">
        <w:fldChar w:fldCharType="separate"/>
      </w:r>
      <w:r w:rsidR="002546ED" w:rsidRPr="002546ED">
        <w:t>(“Non-verbal Communication in Different Cultures,” 2018)</w:t>
      </w:r>
      <w:r w:rsidR="00CC5E57">
        <w:fldChar w:fldCharType="end"/>
      </w:r>
      <w:r w:rsidR="00AA0487">
        <w:t xml:space="preserve">. </w:t>
      </w:r>
    </w:p>
    <w:p w:rsidR="001B5422" w:rsidRDefault="00CF44D3" w:rsidP="001B5422">
      <w:r>
        <w:t xml:space="preserve"> Because negotiation with fellow citizens is not an easy task due to the individual's differences, it is even more difficult when negotiating with people who belong to a completely different culture. </w:t>
      </w:r>
      <w:r w:rsidR="009F341B">
        <w:t>While it is quite tough to interpret non-verbal communication but at the same time, it is a great way of showing agreement and respect among the participants</w:t>
      </w:r>
      <w:r w:rsidR="00CC5E57">
        <w:fldChar w:fldCharType="begin"/>
      </w:r>
      <w:r w:rsidR="008248C2">
        <w:instrText xml:space="preserve"> ADDIN ZOTERO_ITEM CSL_CITATION {"citationID":"rMFvtezG","properties":{"formattedCitation":"(\\uc0\\u8220{}Nonverbal Communication In Negotiations Cultural Studies Essay,\\uc0\\u8221{} n.d.)","plainCitation":"(“Nonverbal Communication In Negotiations Cultural Studies Essay,” n.d.)","noteIndex":0},"citationItems":[{"id":651,"uris":["http://zotero.org/users/local/4C6u8dIT/items/AR3KWGKI"],"uri":["http://zotero.org/users/local/4C6u8dIT/items/AR3KWGKI"],"itemData":{"id":651,"type":"webpage","title":"Nonverbal Communication In Negotiations Cultural Studies Essay","abstract":"Cultural specific studies have focused attention on cultural and communication practices in specific countries, while conflict resolution an...","URL":"https://www.ukessays.com/essays/cultural-studies/nonverbal-communication-in-negotiations-cultural-studies-essay.php","language":"en","accessed":{"date-parts":[["2019",2,8]]}}}],"schema":"https://github.com/citation-style-language/schema/raw/master/csl-citation.json"} </w:instrText>
      </w:r>
      <w:r w:rsidR="00CC5E57">
        <w:fldChar w:fldCharType="separate"/>
      </w:r>
      <w:r w:rsidR="008248C2" w:rsidRPr="008248C2">
        <w:t>(“Nonverbal Communication In Negotiations Cultural Studies Essay,” n.d.)</w:t>
      </w:r>
      <w:r w:rsidR="00CC5E57">
        <w:fldChar w:fldCharType="end"/>
      </w:r>
      <w:r w:rsidR="009F341B">
        <w:t>. Especially in poli</w:t>
      </w:r>
      <w:r w:rsidR="00260325">
        <w:t xml:space="preserve">tics when </w:t>
      </w:r>
      <w:r w:rsidR="00BA4E00">
        <w:lastRenderedPageBreak/>
        <w:t>politicians and leaders</w:t>
      </w:r>
      <w:r w:rsidR="00260325">
        <w:t xml:space="preserve"> m</w:t>
      </w:r>
      <w:r w:rsidR="00BA4E00">
        <w:t xml:space="preserve">eet for some important deals and greet </w:t>
      </w:r>
      <w:r w:rsidR="00260325">
        <w:t>each other than such nonverbal communication is seen. Either it’s a bow or kissing on checks or a firm handshake.</w:t>
      </w:r>
      <w:r w:rsidR="00235841">
        <w:t xml:space="preserve"> It depends on the country and the useof specific behavior in the culture.</w:t>
      </w:r>
      <w:r w:rsidR="007D3649">
        <w:t>Usually</w:t>
      </w:r>
      <w:bookmarkStart w:id="0" w:name="_GoBack"/>
      <w:bookmarkEnd w:id="0"/>
      <w:r w:rsidR="00A67DC3">
        <w:t xml:space="preserve"> body language experts interpret from the body language if the negotiation was successful or not. </w:t>
      </w:r>
    </w:p>
    <w:p w:rsidR="002A2A03" w:rsidRDefault="002A2A03">
      <w:pPr>
        <w:ind w:left="720" w:hanging="720"/>
      </w:pPr>
    </w:p>
    <w:p w:rsidR="002546ED" w:rsidRDefault="002546ED">
      <w:pPr>
        <w:ind w:left="720" w:hanging="720"/>
      </w:pPr>
    </w:p>
    <w:p w:rsidR="002546ED" w:rsidRDefault="002546ED">
      <w:pPr>
        <w:ind w:left="720" w:hanging="720"/>
      </w:pPr>
    </w:p>
    <w:p w:rsidR="002546ED" w:rsidRDefault="002546ED">
      <w:pPr>
        <w:ind w:left="720" w:hanging="720"/>
      </w:pPr>
    </w:p>
    <w:p w:rsidR="002546ED" w:rsidRDefault="002546ED">
      <w:pPr>
        <w:ind w:left="720" w:hanging="720"/>
      </w:pPr>
    </w:p>
    <w:p w:rsidR="002546ED" w:rsidRDefault="002546ED">
      <w:pPr>
        <w:ind w:left="720" w:hanging="720"/>
      </w:pPr>
    </w:p>
    <w:p w:rsidR="002546ED" w:rsidRDefault="002546ED">
      <w:pPr>
        <w:ind w:left="720" w:hanging="720"/>
      </w:pPr>
    </w:p>
    <w:p w:rsidR="002546ED" w:rsidRDefault="002546ED">
      <w:pPr>
        <w:ind w:left="720" w:hanging="720"/>
      </w:pPr>
    </w:p>
    <w:p w:rsidR="002546ED" w:rsidRDefault="002546ED">
      <w:pPr>
        <w:ind w:left="720" w:hanging="720"/>
      </w:pPr>
    </w:p>
    <w:p w:rsidR="002546ED" w:rsidRDefault="002546ED">
      <w:pPr>
        <w:ind w:left="720" w:hanging="720"/>
      </w:pPr>
    </w:p>
    <w:p w:rsidR="002546ED" w:rsidRDefault="002546ED">
      <w:pPr>
        <w:ind w:left="720" w:hanging="720"/>
      </w:pPr>
    </w:p>
    <w:p w:rsidR="002546ED" w:rsidRDefault="002546ED">
      <w:pPr>
        <w:ind w:left="720" w:hanging="720"/>
      </w:pPr>
    </w:p>
    <w:p w:rsidR="002546ED" w:rsidRDefault="002546ED">
      <w:pPr>
        <w:ind w:left="720" w:hanging="720"/>
      </w:pPr>
    </w:p>
    <w:p w:rsidR="002546ED" w:rsidRDefault="002546ED">
      <w:pPr>
        <w:ind w:left="720" w:hanging="720"/>
      </w:pPr>
    </w:p>
    <w:p w:rsidR="002546ED" w:rsidRDefault="002546ED">
      <w:pPr>
        <w:ind w:left="720" w:hanging="720"/>
      </w:pPr>
    </w:p>
    <w:p w:rsidR="002546ED" w:rsidRDefault="002546ED">
      <w:pPr>
        <w:ind w:left="720" w:hanging="720"/>
      </w:pPr>
    </w:p>
    <w:p w:rsidR="002546ED" w:rsidRDefault="002546ED">
      <w:pPr>
        <w:ind w:left="720" w:hanging="720"/>
      </w:pPr>
    </w:p>
    <w:p w:rsidR="002546ED" w:rsidRDefault="002546ED">
      <w:pPr>
        <w:ind w:left="720" w:hanging="720"/>
      </w:pPr>
    </w:p>
    <w:p w:rsidR="002546ED" w:rsidRDefault="002546ED">
      <w:pPr>
        <w:ind w:left="720" w:hanging="720"/>
      </w:pPr>
    </w:p>
    <w:p w:rsidR="002546ED" w:rsidRDefault="002546ED">
      <w:pPr>
        <w:ind w:left="720" w:hanging="720"/>
      </w:pPr>
    </w:p>
    <w:p w:rsidR="002546ED" w:rsidRPr="008248C2" w:rsidRDefault="00CF44D3" w:rsidP="008248C2">
      <w:pPr>
        <w:ind w:left="720" w:hanging="720"/>
        <w:jc w:val="center"/>
        <w:rPr>
          <w:b/>
        </w:rPr>
      </w:pPr>
      <w:r w:rsidRPr="008248C2">
        <w:rPr>
          <w:b/>
        </w:rPr>
        <w:t xml:space="preserve">References </w:t>
      </w:r>
    </w:p>
    <w:p w:rsidR="008248C2" w:rsidRPr="008248C2" w:rsidRDefault="00CC5E57" w:rsidP="008248C2">
      <w:pPr>
        <w:pStyle w:val="Bibliography"/>
      </w:pPr>
      <w:r>
        <w:fldChar w:fldCharType="begin"/>
      </w:r>
      <w:r w:rsidR="00CF44D3">
        <w:instrText xml:space="preserve"> ADDIN ZOTERO_BIBL {"uncited":[],"omitted":[],"custom":[]} CSL_BIBLIOGRAPHY </w:instrText>
      </w:r>
      <w:r>
        <w:fldChar w:fldCharType="separate"/>
      </w:r>
      <w:r w:rsidR="00CF44D3" w:rsidRPr="008248C2">
        <w:t>7 Cultural Differences in Nonverbal Communication. (2017, March 28). Retrieved February 8, 2019, from https://online.pointpark.edu/business/cultural-differences-in-nonverbal-communication/</w:t>
      </w:r>
    </w:p>
    <w:p w:rsidR="008248C2" w:rsidRPr="008248C2" w:rsidRDefault="00CF44D3" w:rsidP="008248C2">
      <w:pPr>
        <w:pStyle w:val="Bibliography"/>
      </w:pPr>
      <w:r w:rsidRPr="008248C2">
        <w:t>Non-verbal Communication in Different Cultures. (2018, January 6). Retrieved February 8, 2019, from https://www.businesstopia.net/communication/non-verbal-communication-different-cultures</w:t>
      </w:r>
    </w:p>
    <w:p w:rsidR="008248C2" w:rsidRPr="008248C2" w:rsidRDefault="00CF44D3" w:rsidP="008248C2">
      <w:pPr>
        <w:pStyle w:val="Bibliography"/>
      </w:pPr>
      <w:r w:rsidRPr="008248C2">
        <w:t>Nonverbal Communication In Negotiations Cultural Studies Essay. (n.d.). Retrieved February 8, 2019, from https://www.ukessays.com/essays/cultural-studies/nonverbal-communication-in-negotiations-cultural-studies-essay.php</w:t>
      </w:r>
    </w:p>
    <w:p w:rsidR="002546ED" w:rsidRDefault="00CC5E57">
      <w:pPr>
        <w:ind w:left="720" w:hanging="720"/>
      </w:pPr>
      <w:r>
        <w:fldChar w:fldCharType="end"/>
      </w:r>
    </w:p>
    <w:sectPr w:rsidR="002546ED" w:rsidSect="00CC5E57">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8729B" w:rsidRDefault="00E8729B">
      <w:pPr>
        <w:spacing w:line="240" w:lineRule="auto"/>
      </w:pPr>
      <w:r>
        <w:separator/>
      </w:r>
    </w:p>
  </w:endnote>
  <w:endnote w:type="continuationSeparator" w:id="1">
    <w:p w:rsidR="00E8729B" w:rsidRDefault="00E8729B">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8729B" w:rsidRDefault="00E8729B">
      <w:pPr>
        <w:spacing w:line="240" w:lineRule="auto"/>
      </w:pPr>
      <w:r>
        <w:separator/>
      </w:r>
    </w:p>
  </w:footnote>
  <w:footnote w:type="continuationSeparator" w:id="1">
    <w:p w:rsidR="00E8729B" w:rsidRDefault="00E8729B">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2A03" w:rsidRDefault="00CC5E57">
    <w:pPr>
      <w:pStyle w:val="Header"/>
      <w:framePr w:wrap="around" w:vAnchor="text" w:hAnchor="margin" w:xAlign="right" w:y="1"/>
      <w:rPr>
        <w:rStyle w:val="PageNumber"/>
      </w:rPr>
    </w:pPr>
    <w:r>
      <w:rPr>
        <w:rStyle w:val="PageNumber"/>
      </w:rPr>
      <w:fldChar w:fldCharType="begin"/>
    </w:r>
    <w:r w:rsidR="00CF44D3">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2A03" w:rsidRDefault="00CC5E57">
    <w:pPr>
      <w:pStyle w:val="Header"/>
      <w:framePr w:wrap="around" w:vAnchor="text" w:hAnchor="margin" w:xAlign="right" w:y="1"/>
      <w:rPr>
        <w:rStyle w:val="PageNumber"/>
      </w:rPr>
    </w:pPr>
    <w:r>
      <w:rPr>
        <w:rStyle w:val="PageNumber"/>
      </w:rPr>
      <w:fldChar w:fldCharType="begin"/>
    </w:r>
    <w:r w:rsidR="00CF44D3">
      <w:rPr>
        <w:rStyle w:val="PageNumber"/>
      </w:rPr>
      <w:instrText xml:space="preserve">PAGE  </w:instrText>
    </w:r>
    <w:r>
      <w:rPr>
        <w:rStyle w:val="PageNumber"/>
      </w:rPr>
      <w:fldChar w:fldCharType="separate"/>
    </w:r>
    <w:r w:rsidR="00BE51EA">
      <w:rPr>
        <w:rStyle w:val="PageNumber"/>
        <w:noProof/>
      </w:rPr>
      <w:t>4</w:t>
    </w:r>
    <w:r>
      <w:rPr>
        <w:rStyle w:val="PageNumber"/>
      </w:rPr>
      <w:fldChar w:fldCharType="end"/>
    </w:r>
  </w:p>
  <w:p w:rsidR="002A2A03" w:rsidRDefault="00CF44D3">
    <w:pPr>
      <w:pStyle w:val="Header"/>
      <w:ind w:right="360" w:firstLine="0"/>
    </w:pPr>
    <w:r>
      <w:t xml:space="preserve">DISCUSSION </w:t>
    </w:r>
    <w:r>
      <w:tab/>
    </w:r>
    <w:r>
      <w:tab/>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2A03" w:rsidRDefault="00CC5E57">
    <w:pPr>
      <w:pStyle w:val="Header"/>
      <w:framePr w:wrap="around" w:vAnchor="text" w:hAnchor="margin" w:xAlign="right" w:y="1"/>
      <w:rPr>
        <w:rStyle w:val="PageNumber"/>
      </w:rPr>
    </w:pPr>
    <w:r>
      <w:rPr>
        <w:rStyle w:val="PageNumber"/>
      </w:rPr>
      <w:fldChar w:fldCharType="begin"/>
    </w:r>
    <w:r w:rsidR="00CF44D3">
      <w:rPr>
        <w:rStyle w:val="PageNumber"/>
      </w:rPr>
      <w:instrText xml:space="preserve">PAGE  </w:instrText>
    </w:r>
    <w:r>
      <w:rPr>
        <w:rStyle w:val="PageNumber"/>
      </w:rPr>
      <w:fldChar w:fldCharType="separate"/>
    </w:r>
    <w:r w:rsidR="00BE51EA">
      <w:rPr>
        <w:rStyle w:val="PageNumber"/>
        <w:noProof/>
      </w:rPr>
      <w:t>1</w:t>
    </w:r>
    <w:r>
      <w:rPr>
        <w:rStyle w:val="PageNumber"/>
      </w:rPr>
      <w:fldChar w:fldCharType="end"/>
    </w:r>
  </w:p>
  <w:p w:rsidR="002A2A03" w:rsidRDefault="00CF44D3">
    <w:pPr>
      <w:ind w:right="360" w:firstLine="0"/>
    </w:pPr>
    <w:r>
      <w:t xml:space="preserve">Running head: </w:t>
    </w:r>
    <w:r w:rsidR="007249BE">
      <w:t xml:space="preserve">DISCUSSION </w:t>
    </w:r>
    <w:r>
      <w:tab/>
    </w:r>
    <w:r>
      <w:tab/>
    </w:r>
    <w:r>
      <w:tab/>
    </w:r>
    <w:r>
      <w:tab/>
    </w:r>
    <w:r>
      <w:tab/>
    </w:r>
    <w:r>
      <w:tab/>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noPunctuationKerning/>
  <w:characterSpacingControl w:val="doNotCompress"/>
  <w:footnotePr>
    <w:footnote w:id="0"/>
    <w:footnote w:id="1"/>
  </w:footnotePr>
  <w:endnotePr>
    <w:endnote w:id="0"/>
    <w:endnote w:id="1"/>
  </w:endnotePr>
  <w:compat/>
  <w:rsids>
    <w:rsidRoot w:val="00CF29F0"/>
    <w:rsid w:val="0000793A"/>
    <w:rsid w:val="000B0A32"/>
    <w:rsid w:val="001A0A79"/>
    <w:rsid w:val="001B5422"/>
    <w:rsid w:val="00235841"/>
    <w:rsid w:val="002546ED"/>
    <w:rsid w:val="00260325"/>
    <w:rsid w:val="002930D1"/>
    <w:rsid w:val="002A2A03"/>
    <w:rsid w:val="00433775"/>
    <w:rsid w:val="00447767"/>
    <w:rsid w:val="00611138"/>
    <w:rsid w:val="006200A7"/>
    <w:rsid w:val="00643691"/>
    <w:rsid w:val="00663E39"/>
    <w:rsid w:val="006B2B31"/>
    <w:rsid w:val="006E000A"/>
    <w:rsid w:val="007249BE"/>
    <w:rsid w:val="0077071E"/>
    <w:rsid w:val="007D3649"/>
    <w:rsid w:val="008248C2"/>
    <w:rsid w:val="009D2263"/>
    <w:rsid w:val="009F341B"/>
    <w:rsid w:val="00A1475E"/>
    <w:rsid w:val="00A67DC3"/>
    <w:rsid w:val="00AA0487"/>
    <w:rsid w:val="00AB400E"/>
    <w:rsid w:val="00AE2550"/>
    <w:rsid w:val="00BA4E00"/>
    <w:rsid w:val="00BE51EA"/>
    <w:rsid w:val="00C67138"/>
    <w:rsid w:val="00C85378"/>
    <w:rsid w:val="00CC5E57"/>
    <w:rsid w:val="00CF29F0"/>
    <w:rsid w:val="00CF44D3"/>
    <w:rsid w:val="00DF7EAD"/>
    <w:rsid w:val="00E8729B"/>
    <w:rsid w:val="00F64AD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5E57"/>
    <w:pPr>
      <w:spacing w:line="480" w:lineRule="auto"/>
      <w:ind w:firstLine="720"/>
    </w:pPr>
    <w:rPr>
      <w:sz w:val="24"/>
      <w:szCs w:val="24"/>
    </w:rPr>
  </w:style>
  <w:style w:type="paragraph" w:styleId="Heading1">
    <w:name w:val="heading 1"/>
    <w:basedOn w:val="BodyText"/>
    <w:next w:val="Normal"/>
    <w:qFormat/>
    <w:rsid w:val="00CC5E57"/>
    <w:pPr>
      <w:keepNext/>
      <w:spacing w:after="0"/>
      <w:ind w:firstLine="0"/>
      <w:jc w:val="center"/>
      <w:outlineLvl w:val="0"/>
    </w:pPr>
    <w:rPr>
      <w:rFonts w:cs="Arial"/>
      <w:b/>
      <w:bCs/>
      <w:kern w:val="32"/>
      <w:szCs w:val="32"/>
    </w:rPr>
  </w:style>
  <w:style w:type="paragraph" w:styleId="Heading2">
    <w:name w:val="heading 2"/>
    <w:basedOn w:val="Heading1"/>
    <w:next w:val="Normal"/>
    <w:qFormat/>
    <w:rsid w:val="00CC5E57"/>
    <w:pPr>
      <w:jc w:val="left"/>
      <w:outlineLvl w:val="1"/>
    </w:pPr>
    <w:rPr>
      <w:bCs w:val="0"/>
      <w:iCs/>
      <w:szCs w:val="28"/>
    </w:rPr>
  </w:style>
  <w:style w:type="paragraph" w:styleId="Heading3">
    <w:name w:val="heading 3"/>
    <w:basedOn w:val="Normal"/>
    <w:next w:val="Normal"/>
    <w:qFormat/>
    <w:rsid w:val="00CC5E57"/>
    <w:pPr>
      <w:keepNext/>
      <w:spacing w:before="240" w:after="60"/>
      <w:outlineLvl w:val="2"/>
    </w:pPr>
    <w:rPr>
      <w:rFonts w:cs="Arial"/>
      <w:b/>
      <w:bCs/>
      <w:szCs w:val="26"/>
    </w:rPr>
  </w:style>
  <w:style w:type="paragraph" w:styleId="Heading4">
    <w:name w:val="heading 4"/>
    <w:basedOn w:val="Normal"/>
    <w:next w:val="Normal"/>
    <w:qFormat/>
    <w:rsid w:val="00CC5E57"/>
    <w:pPr>
      <w:keepNext/>
      <w:outlineLvl w:val="3"/>
    </w:pPr>
    <w:rPr>
      <w:b/>
      <w:bCs/>
      <w:i/>
      <w:szCs w:val="28"/>
    </w:rPr>
  </w:style>
  <w:style w:type="paragraph" w:styleId="Heading5">
    <w:name w:val="heading 5"/>
    <w:basedOn w:val="Normal"/>
    <w:next w:val="Normal"/>
    <w:qFormat/>
    <w:rsid w:val="00CC5E57"/>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rsid w:val="00CC5E57"/>
    <w:pPr>
      <w:tabs>
        <w:tab w:val="center" w:pos="4320"/>
        <w:tab w:val="right" w:pos="8640"/>
      </w:tabs>
    </w:pPr>
  </w:style>
  <w:style w:type="paragraph" w:styleId="Footer">
    <w:name w:val="footer"/>
    <w:basedOn w:val="Normal"/>
    <w:semiHidden/>
    <w:rsid w:val="00CC5E57"/>
    <w:pPr>
      <w:tabs>
        <w:tab w:val="center" w:pos="4320"/>
        <w:tab w:val="right" w:pos="8640"/>
      </w:tabs>
    </w:pPr>
  </w:style>
  <w:style w:type="character" w:styleId="PageNumber">
    <w:name w:val="page number"/>
    <w:basedOn w:val="DefaultParagraphFont"/>
    <w:semiHidden/>
    <w:rsid w:val="00CC5E57"/>
  </w:style>
  <w:style w:type="character" w:styleId="Hyperlink">
    <w:name w:val="Hyperlink"/>
    <w:semiHidden/>
    <w:rsid w:val="00CC5E57"/>
    <w:rPr>
      <w:color w:val="0000FF"/>
      <w:u w:val="single"/>
    </w:rPr>
  </w:style>
  <w:style w:type="paragraph" w:styleId="BodyTextIndent">
    <w:name w:val="Body Text Indent"/>
    <w:basedOn w:val="Normal"/>
    <w:semiHidden/>
    <w:rsid w:val="00CC5E57"/>
  </w:style>
  <w:style w:type="paragraph" w:styleId="BodyText">
    <w:name w:val="Body Text"/>
    <w:basedOn w:val="Normal"/>
    <w:semiHidden/>
    <w:rsid w:val="00CC5E57"/>
    <w:pPr>
      <w:spacing w:after="120"/>
    </w:pPr>
  </w:style>
  <w:style w:type="paragraph" w:styleId="Title">
    <w:name w:val="Title"/>
    <w:basedOn w:val="Normal"/>
    <w:qFormat/>
    <w:rsid w:val="00CC5E57"/>
    <w:pPr>
      <w:ind w:firstLine="0"/>
      <w:jc w:val="center"/>
      <w:outlineLvl w:val="0"/>
    </w:pPr>
    <w:rPr>
      <w:rFonts w:cs="Arial"/>
      <w:bCs/>
      <w:kern w:val="28"/>
      <w:szCs w:val="32"/>
    </w:rPr>
  </w:style>
  <w:style w:type="paragraph" w:styleId="Bibliography">
    <w:name w:val="Bibliography"/>
    <w:basedOn w:val="Normal"/>
    <w:next w:val="Normal"/>
    <w:uiPriority w:val="37"/>
    <w:unhideWhenUsed/>
    <w:rsid w:val="002546ED"/>
    <w:pPr>
      <w:ind w:left="720" w:hanging="720"/>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943</Words>
  <Characters>5379</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63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DELL</cp:lastModifiedBy>
  <cp:revision>2</cp:revision>
  <dcterms:created xsi:type="dcterms:W3CDTF">2019-02-08T12:26:00Z</dcterms:created>
  <dcterms:modified xsi:type="dcterms:W3CDTF">2019-02-08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1lGSzJY1"/&gt;&lt;style id="http://www.zotero.org/styles/apa" locale="en-US" hasBibliography="1" bibliographyStyleHasBeenSet="1"/&gt;&lt;prefs&gt;&lt;pref name="fieldType" value="Field"/&gt;&lt;/prefs&gt;&lt;/data&gt;</vt:lpwstr>
  </property>
</Properties>
</file>